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proofErr w:type="spellStart"/>
      <w:r>
        <w:t>Geekbrains</w:t>
      </w:r>
      <w:proofErr w:type="spellEnd"/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1AA0C40A" w:rsidR="003F518C" w:rsidRDefault="007B3343" w:rsidP="00581467">
      <w:pPr>
        <w:jc w:val="center"/>
        <w:rPr>
          <w:rStyle w:val="aff2"/>
        </w:rPr>
      </w:pPr>
      <w:r>
        <w:rPr>
          <w:rStyle w:val="aff2"/>
        </w:rPr>
        <w:t>П</w:t>
      </w:r>
      <w:r w:rsidR="00CC490D">
        <w:rPr>
          <w:rStyle w:val="aff2"/>
        </w:rPr>
        <w:t xml:space="preserve">редсказание курса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669F3F85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</w:p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proofErr w:type="spellStart"/>
      <w:r w:rsidR="00D247EB">
        <w:rPr>
          <w:rFonts w:eastAsia="Times New Roman" w:cs="Times New Roman"/>
          <w:szCs w:val="28"/>
        </w:rPr>
        <w:t>Эгипти</w:t>
      </w:r>
      <w:proofErr w:type="spellEnd"/>
      <w:r w:rsidR="00D247EB">
        <w:rPr>
          <w:rFonts w:eastAsia="Times New Roman" w:cs="Times New Roman"/>
          <w:szCs w:val="28"/>
        </w:rPr>
        <w:t xml:space="preserve">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7B0C4224" w:rsidR="00581467" w:rsidRPr="001F7A38" w:rsidRDefault="001F7A38" w:rsidP="001F7A38">
      <w:pPr>
        <w:jc w:val="center"/>
      </w:pPr>
      <w:bookmarkStart w:id="0" w:name="_heading=h.fxdok1pgueei" w:colFirst="0" w:colLast="0"/>
      <w:bookmarkEnd w:id="0"/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rPr>
          <w:rFonts w:asciiTheme="minorHAnsi" w:eastAsiaTheme="minorHAnsi" w:hAnsiTheme="minorHAnsi" w:cstheme="minorBidi"/>
          <w:b w:val="0"/>
          <w:color w:val="auto"/>
          <w:kern w:val="2"/>
          <w:sz w:val="22"/>
          <w:szCs w:val="22"/>
          <w:lang w:eastAsia="en-US"/>
          <w14:ligatures w14:val="standardContextual"/>
        </w:rPr>
        <w:id w:val="-1442679008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  <w:sz w:val="24"/>
        </w:rPr>
      </w:sdtEndPr>
      <w:sdtContent>
        <w:p w14:paraId="64398ECD" w14:textId="45BD851A" w:rsidR="00077B2B" w:rsidRPr="00E825B6" w:rsidRDefault="00077B2B" w:rsidP="00174ACF">
          <w:pPr>
            <w:pStyle w:val="a8"/>
            <w:numPr>
              <w:ilvl w:val="0"/>
              <w:numId w:val="0"/>
            </w:numPr>
            <w:ind w:left="720"/>
            <w:rPr>
              <w:color w:val="auto"/>
            </w:rPr>
          </w:pPr>
          <w:r w:rsidRPr="00E825B6">
            <w:rPr>
              <w:color w:val="auto"/>
            </w:rPr>
            <w:t>Оглавление</w:t>
          </w:r>
        </w:p>
        <w:p w14:paraId="59BC2544" w14:textId="23A7E411" w:rsidR="000B101A" w:rsidRDefault="00077B2B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 w:rsidRPr="00E825B6">
            <w:rPr>
              <w:color w:val="auto"/>
            </w:rPr>
            <w:fldChar w:fldCharType="begin"/>
          </w:r>
          <w:r w:rsidRPr="00E825B6">
            <w:rPr>
              <w:color w:val="auto"/>
            </w:rPr>
            <w:instrText xml:space="preserve"> TOC \o "1-3" \h \z \u </w:instrText>
          </w:r>
          <w:r w:rsidRPr="00E825B6">
            <w:rPr>
              <w:color w:val="auto"/>
            </w:rPr>
            <w:fldChar w:fldCharType="separate"/>
          </w:r>
          <w:hyperlink w:anchor="_Toc172296404" w:history="1">
            <w:r w:rsidR="000B101A" w:rsidRPr="001F5F05">
              <w:rPr>
                <w:rStyle w:val="a9"/>
                <w:noProof/>
              </w:rPr>
              <w:t>Введение</w:t>
            </w:r>
            <w:r w:rsidR="000B101A">
              <w:rPr>
                <w:noProof/>
                <w:webHidden/>
              </w:rPr>
              <w:tab/>
            </w:r>
            <w:r w:rsidR="000B101A">
              <w:rPr>
                <w:noProof/>
                <w:webHidden/>
              </w:rPr>
              <w:fldChar w:fldCharType="begin"/>
            </w:r>
            <w:r w:rsidR="000B101A">
              <w:rPr>
                <w:noProof/>
                <w:webHidden/>
              </w:rPr>
              <w:instrText xml:space="preserve"> PAGEREF _Toc172296404 \h </w:instrText>
            </w:r>
            <w:r w:rsidR="000B101A">
              <w:rPr>
                <w:noProof/>
                <w:webHidden/>
              </w:rPr>
            </w:r>
            <w:r w:rsidR="000B101A">
              <w:rPr>
                <w:noProof/>
                <w:webHidden/>
              </w:rPr>
              <w:fldChar w:fldCharType="separate"/>
            </w:r>
            <w:r w:rsidR="000B101A">
              <w:rPr>
                <w:noProof/>
                <w:webHidden/>
              </w:rPr>
              <w:t>1</w:t>
            </w:r>
            <w:r w:rsidR="000B101A">
              <w:rPr>
                <w:noProof/>
                <w:webHidden/>
              </w:rPr>
              <w:fldChar w:fldCharType="end"/>
            </w:r>
          </w:hyperlink>
        </w:p>
        <w:p w14:paraId="21EE85F6" w14:textId="6D5ABCA7" w:rsidR="000B101A" w:rsidRDefault="000B101A">
          <w:pPr>
            <w:pStyle w:val="12"/>
            <w:tabs>
              <w:tab w:val="left" w:pos="1985"/>
            </w:tabs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296405" w:history="1">
            <w:r w:rsidRPr="001F5F05">
              <w:rPr>
                <w:rStyle w:val="a9"/>
                <w:noProof/>
              </w:rPr>
              <w:t>Глава 1.</w:t>
            </w:r>
            <w:r>
              <w:rPr>
                <w:rFonts w:asciiTheme="minorHAnsi" w:eastAsiaTheme="minorEastAsia" w:hAnsiTheme="minorHAnsi"/>
                <w:noProof/>
                <w:color w:val="auto"/>
                <w:szCs w:val="24"/>
                <w:lang w:eastAsia="ru-RU"/>
              </w:rPr>
              <w:tab/>
            </w:r>
            <w:r w:rsidRPr="001F5F05">
              <w:rPr>
                <w:rStyle w:val="a9"/>
                <w:noProof/>
              </w:rPr>
              <w:t>Теоре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296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95E331" w14:textId="21216CF0" w:rsidR="000B101A" w:rsidRDefault="000B101A">
          <w:pPr>
            <w:pStyle w:val="12"/>
            <w:tabs>
              <w:tab w:val="left" w:pos="1985"/>
            </w:tabs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296406" w:history="1">
            <w:r w:rsidRPr="001F5F05">
              <w:rPr>
                <w:rStyle w:val="a9"/>
                <w:noProof/>
              </w:rPr>
              <w:t>Глава 2.</w:t>
            </w:r>
            <w:r>
              <w:rPr>
                <w:rFonts w:asciiTheme="minorHAnsi" w:eastAsiaTheme="minorEastAsia" w:hAnsiTheme="minorHAnsi"/>
                <w:noProof/>
                <w:color w:val="auto"/>
                <w:szCs w:val="24"/>
                <w:lang w:eastAsia="ru-RU"/>
              </w:rPr>
              <w:tab/>
            </w:r>
            <w:r w:rsidRPr="001F5F05">
              <w:rPr>
                <w:rStyle w:val="a9"/>
                <w:noProof/>
              </w:rPr>
              <w:t>Прак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2964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39AAD0" w14:textId="38473A87" w:rsidR="000B101A" w:rsidRDefault="000B101A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296407" w:history="1">
            <w:r w:rsidRPr="001F5F05">
              <w:rPr>
                <w:rStyle w:val="a9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2964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5AC97F" w14:textId="6BECA3EE" w:rsidR="000B101A" w:rsidRDefault="000B101A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296408" w:history="1">
            <w:r w:rsidRPr="001F5F05">
              <w:rPr>
                <w:rStyle w:val="a9"/>
                <w:noProof/>
              </w:rPr>
              <w:t>Литерату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2964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284DC7" w14:textId="1FF10879" w:rsidR="00077B2B" w:rsidRPr="00E825B6" w:rsidRDefault="00077B2B">
          <w:pPr>
            <w:rPr>
              <w:color w:val="auto"/>
            </w:rPr>
          </w:pPr>
          <w:r w:rsidRPr="00E825B6">
            <w:rPr>
              <w:b/>
              <w:bCs/>
              <w:color w:val="auto"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footerReference w:type="first" r:id="rId9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2"/>
        <w:numPr>
          <w:ilvl w:val="0"/>
          <w:numId w:val="0"/>
        </w:numPr>
        <w:ind w:left="567"/>
      </w:pPr>
      <w:bookmarkStart w:id="1" w:name="_Toc172296404"/>
      <w:r>
        <w:lastRenderedPageBreak/>
        <w:t>Введение</w:t>
      </w:r>
      <w:bookmarkEnd w:id="1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1FA35EAD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7A79E4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47E943B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230110">
        <w:instrText xml:space="preserve"> ADDIN ZOTERO_ITEM CSL_CITATION {"citationID":"HHtjLfMz","properties":{"formattedCitation":"[2]","plainCitation":"[2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230110" w:rsidRPr="00230110">
        <w:rPr>
          <w:rFonts w:cs="Times New Roman"/>
        </w:rPr>
        <w:t>[2]</w:t>
      </w:r>
      <w:r w:rsidR="00230110">
        <w:fldChar w:fldCharType="end"/>
      </w:r>
      <w:r>
        <w:t>.</w:t>
      </w:r>
    </w:p>
    <w:p w14:paraId="7AE28362" w14:textId="2D135C50" w:rsidR="00271F2B" w:rsidRDefault="0002776C" w:rsidP="00043488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ED0A8C" w:rsidRPr="00271F2B">
        <w:t>п</w:t>
      </w:r>
      <w:r w:rsidR="0047539F" w:rsidRPr="00271F2B">
        <w:t xml:space="preserve">редсказание </w:t>
      </w:r>
      <w:r w:rsidR="0047539F">
        <w:t>курса валют с помощью модели машинного обучения</w:t>
      </w:r>
      <w:r w:rsidR="00271F2B">
        <w:t>.</w:t>
      </w:r>
    </w:p>
    <w:p w14:paraId="131A79FE" w14:textId="4AA4534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14C34">
        <w:t>с</w:t>
      </w:r>
      <w:r w:rsidR="00F566A8">
        <w:t>озда</w:t>
      </w:r>
      <w:r w:rsidR="00210F2D">
        <w:t>ние</w:t>
      </w:r>
      <w:r w:rsidR="00F566A8">
        <w:t xml:space="preserve"> модел</w:t>
      </w:r>
      <w:r w:rsidR="006C3995">
        <w:t>и</w:t>
      </w:r>
      <w:r w:rsidR="00F566A8">
        <w:t xml:space="preserve"> </w:t>
      </w:r>
      <w:r w:rsidR="00466E8E">
        <w:t>машинного обучения,</w:t>
      </w:r>
      <w:r w:rsidR="007B3E55">
        <w:t xml:space="preserve"> </w:t>
      </w:r>
      <w:r w:rsidR="007D359D">
        <w:t xml:space="preserve">которая </w:t>
      </w:r>
      <w:r w:rsidR="009755CA">
        <w:t xml:space="preserve">будет предсказывать курс </w:t>
      </w:r>
      <w:r w:rsidR="00CF0DBF">
        <w:t>валют</w:t>
      </w:r>
      <w:r w:rsidR="00307A2C">
        <w:t xml:space="preserve"> по отношению к рублю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043488">
      <w:pPr>
        <w:pStyle w:val="aff4"/>
        <w:rPr>
          <w:b/>
        </w:rPr>
      </w:pPr>
      <w:r>
        <w:rPr>
          <w:b/>
        </w:rPr>
        <w:t>З</w:t>
      </w:r>
      <w:r w:rsidR="0052210D">
        <w:rPr>
          <w:b/>
        </w:rPr>
        <w:t>адачи:</w:t>
      </w:r>
    </w:p>
    <w:p w14:paraId="5A4DAFAF" w14:textId="787841AD" w:rsidR="0042484F" w:rsidRDefault="00A3254D" w:rsidP="009E7080">
      <w:pPr>
        <w:pStyle w:val="ae"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 модели</w:t>
      </w:r>
      <w:r w:rsidR="009E7080" w:rsidRPr="009E7080">
        <w:t>;</w:t>
      </w:r>
    </w:p>
    <w:p w14:paraId="59687069" w14:textId="387C8362" w:rsidR="001C412E" w:rsidRDefault="00B33858" w:rsidP="009E7080">
      <w:pPr>
        <w:pStyle w:val="ae"/>
        <w:numPr>
          <w:ilvl w:val="0"/>
          <w:numId w:val="35"/>
        </w:numPr>
      </w:pPr>
      <w:r>
        <w:lastRenderedPageBreak/>
        <w:t>О</w:t>
      </w:r>
      <w:r w:rsidR="003501F4">
        <w:t>бучить модель на собранных данных</w:t>
      </w:r>
      <w:r w:rsidR="009E7080" w:rsidRPr="009E7080">
        <w:t>;</w:t>
      </w:r>
    </w:p>
    <w:p w14:paraId="3EC295AF" w14:textId="1BC9120F" w:rsidR="00F934A5" w:rsidRPr="009E7080" w:rsidRDefault="00E43FA7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>Поэкспериментировать с ра</w:t>
      </w:r>
      <w:r w:rsidR="00563678" w:rsidRPr="009E7080">
        <w:rPr>
          <w:bCs/>
        </w:rPr>
        <w:t>зными типами моделей</w:t>
      </w:r>
      <w:r w:rsidR="009E7080" w:rsidRPr="009E7080">
        <w:rPr>
          <w:bCs/>
        </w:rPr>
        <w:t>;</w:t>
      </w:r>
    </w:p>
    <w:p w14:paraId="663DF435" w14:textId="0BC6798F" w:rsidR="00563678" w:rsidRPr="009E7080" w:rsidRDefault="00C21549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>Проверить эффективность модели на тестовых данных</w:t>
      </w:r>
      <w:r w:rsidR="009E7080" w:rsidRPr="009E7080">
        <w:rPr>
          <w:bCs/>
        </w:rPr>
        <w:t>;</w:t>
      </w:r>
    </w:p>
    <w:p w14:paraId="45DE9FDE" w14:textId="64235C8F" w:rsidR="00C21549" w:rsidRPr="009E7080" w:rsidRDefault="00C87941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 xml:space="preserve">Проверить предсказания модели </w:t>
      </w:r>
      <w:r w:rsidR="004C663C" w:rsidRPr="009E7080">
        <w:rPr>
          <w:bCs/>
        </w:rPr>
        <w:t xml:space="preserve">на </w:t>
      </w:r>
      <w:r w:rsidR="00B651F1">
        <w:rPr>
          <w:bCs/>
        </w:rPr>
        <w:t>ак</w:t>
      </w:r>
      <w:r w:rsidR="00465ED3">
        <w:rPr>
          <w:bCs/>
        </w:rPr>
        <w:t>туальных</w:t>
      </w:r>
      <w:r w:rsidR="00140743" w:rsidRPr="009E7080">
        <w:rPr>
          <w:bCs/>
        </w:rPr>
        <w:t xml:space="preserve"> данных</w:t>
      </w:r>
      <w:r w:rsidR="00BF3424" w:rsidRPr="00BF3424">
        <w:rPr>
          <w:bCs/>
        </w:rPr>
        <w:t>.</w:t>
      </w:r>
    </w:p>
    <w:p w14:paraId="0008A831" w14:textId="3DD96E47" w:rsidR="0052210D" w:rsidRDefault="00942D56" w:rsidP="00043488">
      <w:pPr>
        <w:pStyle w:val="aff4"/>
        <w:rPr>
          <w:b/>
        </w:rPr>
      </w:pPr>
      <w:r>
        <w:rPr>
          <w:b/>
        </w:rPr>
        <w:t>Инструменты:</w:t>
      </w:r>
    </w:p>
    <w:p w14:paraId="3DEBADFC" w14:textId="2BB1A67F" w:rsidR="00506205" w:rsidRPr="00781AAC" w:rsidRDefault="00CE7100" w:rsidP="00506205">
      <w:proofErr w:type="spellStart"/>
      <w:r w:rsidRPr="00CE7100">
        <w:rPr>
          <w:lang w:val="en-US"/>
        </w:rPr>
        <w:t>JupyterLab</w:t>
      </w:r>
      <w:proofErr w:type="spellEnd"/>
    </w:p>
    <w:p w14:paraId="12F554B7" w14:textId="6BFD576E" w:rsidR="00942D56" w:rsidRPr="004517FB" w:rsidRDefault="00BD6FAE" w:rsidP="00043488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proofErr w:type="spellStart"/>
      <w:r w:rsidR="004517FB">
        <w:t>Эгипти</w:t>
      </w:r>
      <w:proofErr w:type="spellEnd"/>
      <w:r w:rsidR="004517FB">
        <w:t xml:space="preserve"> Евгений Викторович</w:t>
      </w:r>
    </w:p>
    <w:p w14:paraId="396DEA50" w14:textId="022FFE72" w:rsidR="009F6846" w:rsidRDefault="00993DF8" w:rsidP="00993DF8">
      <w:pPr>
        <w:ind w:firstLine="0"/>
        <w:rPr>
          <w:b/>
          <w:bCs/>
          <w:lang w:eastAsia="ru-RU"/>
        </w:rPr>
        <w:sectPr w:rsidR="009F6846" w:rsidSect="00030581">
          <w:footerReference w:type="default" r:id="rId10"/>
          <w:footerReference w:type="first" r:id="rId11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  <w:proofErr w:type="spellStart"/>
      <w:r>
        <w:rPr>
          <w:b/>
          <w:bCs/>
          <w:lang w:eastAsia="ru-RU"/>
        </w:rPr>
        <w:t>уц</w:t>
      </w:r>
      <w:proofErr w:type="spellEnd"/>
    </w:p>
    <w:p w14:paraId="5F1C4546" w14:textId="3B48AC47" w:rsidR="00993DF8" w:rsidRDefault="00016100" w:rsidP="004C3D32">
      <w:pPr>
        <w:pStyle w:val="a0"/>
      </w:pPr>
      <w:r>
        <w:lastRenderedPageBreak/>
        <w:t>Теоретическая часть</w:t>
      </w:r>
    </w:p>
    <w:p w14:paraId="321A1382" w14:textId="1DC4785F" w:rsidR="00993DF8" w:rsidRDefault="00B95A6A" w:rsidP="004C3D32">
      <w:pPr>
        <w:pStyle w:val="a1"/>
      </w:pPr>
      <w:r>
        <w:t>Формирование гипотезы</w:t>
      </w:r>
    </w:p>
    <w:p w14:paraId="6B23FA7B" w14:textId="77777777" w:rsidR="00B95A6A" w:rsidRDefault="00B95A6A" w:rsidP="00B95A6A"/>
    <w:p w14:paraId="58EDFFEE" w14:textId="02A65048" w:rsidR="00993DF8" w:rsidRDefault="00016100" w:rsidP="00993DF8">
      <w:pPr>
        <w:pStyle w:val="a1"/>
      </w:pPr>
      <w:r>
        <w:t>Пример</w:t>
      </w:r>
    </w:p>
    <w:p w14:paraId="0A01A5B4" w14:textId="77777777" w:rsidR="00993DF8" w:rsidRDefault="00993DF8" w:rsidP="00781AAC"/>
    <w:p w14:paraId="08F5C672" w14:textId="77777777" w:rsidR="00993DF8" w:rsidRDefault="00993DF8" w:rsidP="00781AAC"/>
    <w:p w14:paraId="1E832DF8" w14:textId="77777777" w:rsidR="009F6846" w:rsidRDefault="009F6846" w:rsidP="00993DF8">
      <w:pPr>
        <w:sectPr w:rsidR="009F6846" w:rsidSect="00E72D26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7B57FAD0" w14:textId="51E1E169" w:rsidR="00704B8E" w:rsidRDefault="00016100" w:rsidP="004C3D32">
      <w:pPr>
        <w:pStyle w:val="a0"/>
      </w:pPr>
      <w:r>
        <w:lastRenderedPageBreak/>
        <w:t>Практическая часть</w:t>
      </w:r>
    </w:p>
    <w:p w14:paraId="75B389B2" w14:textId="3460F878" w:rsidR="00355C89" w:rsidRDefault="00454F28" w:rsidP="00DC3701">
      <w:pPr>
        <w:pStyle w:val="a1"/>
      </w:pPr>
      <w:r>
        <w:t>Среда разработки</w:t>
      </w:r>
    </w:p>
    <w:p w14:paraId="09F42B59" w14:textId="1161C253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2" w:name="_Hlk172312082"/>
      <w:proofErr w:type="spellStart"/>
      <w:r w:rsidRPr="003A65DB">
        <w:rPr>
          <w:rStyle w:val="bash0"/>
          <w:lang w:val="en-US"/>
        </w:rPr>
        <w:t>JupyterLab</w:t>
      </w:r>
      <w:bookmarkEnd w:id="2"/>
      <w:proofErr w:type="spellEnd"/>
      <w:r w:rsidRPr="009E38AF">
        <w:t xml:space="preserve"> </w:t>
      </w:r>
      <w:r>
        <w:fldChar w:fldCharType="begin"/>
      </w:r>
      <w:r w:rsidR="003A65DB">
        <w:instrText xml:space="preserve"> ADDIN ZOTERO_ITEM CSL_CITATION {"citationID":"k8LGlArH","properties":{"formattedCitation":"[3]","plainCitation":"[3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Pr="009E38AF">
        <w:rPr>
          <w:rFonts w:cs="Times New Roman"/>
        </w:rPr>
        <w:t>[3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296411">
        <w:instrText xml:space="preserve"> ADDIN ZOTERO_ITEM CSL_CITATION {"citationID":"HyXeltgc","properties":{"formattedCitation":"[4]","plainCitation":"[4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B6110B" w:rsidRPr="00B6110B">
        <w:rPr>
          <w:rFonts w:cs="Times New Roman"/>
        </w:rPr>
        <w:t>[4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1A671C97" w:rsidR="00456CD3" w:rsidRDefault="00456CD3" w:rsidP="003A65DB">
      <w:pPr>
        <w:rPr>
          <w:lang w:val="en-US"/>
        </w:rPr>
      </w:pPr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296411">
        <w:instrText xml:space="preserve"> ADDIN ZOTERO_ITEM CSL_CITATION {"citationID":"SQsJvBYm","properties":{"formattedCitation":"[5]","plainCitation":"[5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296411" w:rsidRPr="00296411">
        <w:rPr>
          <w:rFonts w:cs="Times New Roman"/>
        </w:rPr>
        <w:t>[5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9"/>
          </w:rPr>
          <w:t>https://www.anaconda.com/</w:t>
        </w:r>
      </w:hyperlink>
      <w:r w:rsidR="00296411">
        <w:t xml:space="preserve">. </w:t>
      </w:r>
    </w:p>
    <w:p w14:paraId="4DBFBFB6" w14:textId="639B176C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541E58">
        <w:t xml:space="preserve">рисунок </w:t>
      </w:r>
      <w:r w:rsidR="00541E58" w:rsidRPr="00541E58">
        <w:rPr>
          <w:rStyle w:val="aff9"/>
        </w:rPr>
        <w:t>1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541E58">
      <w:pPr>
        <w:pStyle w:val="ac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2526B2EE" w:rsidR="00B45252" w:rsidRDefault="00541E58" w:rsidP="00541E58">
      <w:pPr>
        <w:pStyle w:val="aa"/>
      </w:pPr>
      <w:bookmarkStart w:id="3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Pr="00541E58">
        <w:rPr>
          <w:rStyle w:val="aff9"/>
        </w:rPr>
        <w:t>1</w:t>
      </w:r>
      <w:r w:rsidRPr="00541E58">
        <w:rPr>
          <w:rStyle w:val="aff9"/>
        </w:rPr>
        <w:fldChar w:fldCharType="end"/>
      </w:r>
      <w:bookmarkEnd w:id="3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3AFF3C6F" w:rsidR="00404BD3" w:rsidRPr="00404BD3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4" w:name="_Hlk172312231"/>
      <w:proofErr w:type="spellStart"/>
      <w:r w:rsidRPr="00404BD3">
        <w:rPr>
          <w:rStyle w:val="bash0"/>
        </w:rPr>
        <w:t>JupyterLab</w:t>
      </w:r>
      <w:bookmarkEnd w:id="4"/>
      <w:proofErr w:type="spellEnd"/>
      <w:r>
        <w:t xml:space="preserve">. После запуска среды разработки приступаем к написанию кода в </w:t>
      </w:r>
      <w:proofErr w:type="spellStart"/>
      <w:r w:rsidRPr="00404BD3">
        <w:rPr>
          <w:rStyle w:val="bash0"/>
        </w:rPr>
        <w:t>JupyterLab</w:t>
      </w:r>
      <w:proofErr w:type="spellEnd"/>
      <w:r>
        <w:t>.</w:t>
      </w:r>
    </w:p>
    <w:p w14:paraId="51510517" w14:textId="77777777" w:rsidR="00B45252" w:rsidRDefault="00B45252" w:rsidP="00B45252"/>
    <w:p w14:paraId="73A8E11C" w14:textId="77777777" w:rsidR="004326F4" w:rsidRDefault="004326F4">
      <w:pPr>
        <w:rPr>
          <w:color w:val="auto"/>
        </w:rPr>
      </w:pPr>
    </w:p>
    <w:p w14:paraId="590D22B6" w14:textId="3EE524EF" w:rsidR="004326F4" w:rsidRPr="005814E5" w:rsidRDefault="00B95A6A" w:rsidP="00B95A6A">
      <w:pPr>
        <w:pStyle w:val="a1"/>
        <w:sectPr w:rsidR="004326F4" w:rsidRPr="005814E5" w:rsidSect="00E72D26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  <w:proofErr w:type="spellStart"/>
      <w:r>
        <w:t>ло</w:t>
      </w:r>
      <w:proofErr w:type="spellEnd"/>
    </w:p>
    <w:p w14:paraId="75666BC6" w14:textId="5766021F" w:rsidR="00B40711" w:rsidRPr="00E825B6" w:rsidRDefault="000A390E" w:rsidP="00EE5E1A">
      <w:pPr>
        <w:pStyle w:val="10"/>
        <w:numPr>
          <w:ilvl w:val="0"/>
          <w:numId w:val="0"/>
        </w:numPr>
        <w:spacing w:before="120"/>
        <w:ind w:firstLine="567"/>
        <w:rPr>
          <w:color w:val="auto"/>
        </w:rPr>
      </w:pPr>
      <w:bookmarkStart w:id="5" w:name="_Toc172296407"/>
      <w:r w:rsidRPr="00E825B6">
        <w:rPr>
          <w:color w:val="auto"/>
        </w:rPr>
        <w:lastRenderedPageBreak/>
        <w:t>Вывод</w:t>
      </w:r>
      <w:bookmarkEnd w:id="5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AD3582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2"/>
      </w:pPr>
      <w:bookmarkStart w:id="6" w:name="_Toc172296408"/>
      <w:r>
        <w:lastRenderedPageBreak/>
        <w:t>Литература</w:t>
      </w:r>
      <w:bookmarkEnd w:id="6"/>
    </w:p>
    <w:p w14:paraId="39AA56B1" w14:textId="77777777" w:rsidR="00296411" w:rsidRPr="00296411" w:rsidRDefault="000A34AC" w:rsidP="00296411">
      <w:pPr>
        <w:pStyle w:val="af9"/>
        <w:rPr>
          <w:rFonts w:cs="Times New Roman"/>
        </w:rPr>
      </w:pPr>
      <w:r>
        <w:fldChar w:fldCharType="begin"/>
      </w:r>
      <w:r w:rsidR="00296411">
        <w:instrText xml:space="preserve"> ADDIN ZOTERO_BIBL {"uncited":[],"omitted":[],"custom":[]} CSL_BIBLIOGRAPHY </w:instrText>
      </w:r>
      <w:r>
        <w:fldChar w:fldCharType="separate"/>
      </w:r>
      <w:r w:rsidR="00296411" w:rsidRPr="00296411">
        <w:rPr>
          <w:rFonts w:cs="Times New Roman"/>
        </w:rPr>
        <w:t>1. ФАКТОРЫ, ВЛИЯЮЩИЕ НА ФОРМИРОВАНИЕ КУРСА РУБЛЯ  Е. Я. Волков. – URL: https://view.officeapps.live.com/op/view.aspx?src=https%3A%2F%2Fwww.kubsu.ru%2Fsites%2Fdefault%2Ffiles%2Fusers%2F21365%2Fportfolio%2Fmvko_i_fo_kursovaya.docx&amp;wdOrigin=BROWSELINK (дата обращения: 11.07.2024)  – Текст: электронный.</w:t>
      </w:r>
    </w:p>
    <w:p w14:paraId="56CC85DD" w14:textId="77777777" w:rsidR="00296411" w:rsidRPr="00296411" w:rsidRDefault="00296411" w:rsidP="00296411">
      <w:pPr>
        <w:pStyle w:val="af9"/>
        <w:rPr>
          <w:rFonts w:cs="Times New Roman"/>
        </w:rPr>
      </w:pPr>
      <w:r w:rsidRPr="00296411">
        <w:rPr>
          <w:rFonts w:cs="Times New Roman"/>
        </w:rPr>
        <w:t xml:space="preserve">2. Особенности методов машинного обучения для прогнозирования курса валют  Е. В. Сангаджиева, Г. А. </w:t>
      </w:r>
      <w:proofErr w:type="spellStart"/>
      <w:r w:rsidRPr="00296411">
        <w:rPr>
          <w:rFonts w:cs="Times New Roman"/>
        </w:rPr>
        <w:t>Оргдаева</w:t>
      </w:r>
      <w:proofErr w:type="spellEnd"/>
      <w:r w:rsidRPr="00296411">
        <w:rPr>
          <w:rFonts w:cs="Times New Roman"/>
        </w:rPr>
        <w:t>. – URL: https://files.scienceforum.ru/pdf/2020/5e04936d95941.pdf (дата обращения: 11.07.2024)  – Текст: электронный.</w:t>
      </w:r>
    </w:p>
    <w:p w14:paraId="7F3846A6" w14:textId="77777777" w:rsidR="00296411" w:rsidRPr="00296411" w:rsidRDefault="00296411" w:rsidP="00296411">
      <w:pPr>
        <w:pStyle w:val="af9"/>
        <w:rPr>
          <w:rFonts w:cs="Times New Roman"/>
        </w:rPr>
      </w:pPr>
      <w:r w:rsidRPr="00296411">
        <w:rPr>
          <w:rFonts w:cs="Times New Roman"/>
        </w:rPr>
        <w:t xml:space="preserve">3. Основы работы в </w:t>
      </w:r>
      <w:proofErr w:type="spellStart"/>
      <w:r w:rsidRPr="00296411">
        <w:rPr>
          <w:rFonts w:cs="Times New Roman"/>
        </w:rPr>
        <w:t>Jupyter</w:t>
      </w:r>
      <w:proofErr w:type="spellEnd"/>
      <w:r w:rsidRPr="00296411">
        <w:rPr>
          <w:rFonts w:cs="Times New Roman"/>
        </w:rPr>
        <w:t>/</w:t>
      </w:r>
      <w:proofErr w:type="spellStart"/>
      <w:r w:rsidRPr="00296411">
        <w:rPr>
          <w:rFonts w:cs="Times New Roman"/>
        </w:rPr>
        <w:t>Jupiter</w:t>
      </w:r>
      <w:proofErr w:type="spellEnd"/>
      <w:r w:rsidRPr="00296411">
        <w:rPr>
          <w:rFonts w:cs="Times New Roman"/>
        </w:rPr>
        <w:t xml:space="preserve"> </w:t>
      </w:r>
      <w:proofErr w:type="spellStart"/>
      <w:r w:rsidRPr="00296411">
        <w:rPr>
          <w:rFonts w:cs="Times New Roman"/>
        </w:rPr>
        <w:t>Notebook</w:t>
      </w:r>
      <w:proofErr w:type="spellEnd"/>
      <w:r w:rsidRPr="00296411">
        <w:rPr>
          <w:rFonts w:cs="Times New Roman"/>
        </w:rPr>
        <w:t xml:space="preserve"> и </w:t>
      </w:r>
      <w:proofErr w:type="spellStart"/>
      <w:r w:rsidRPr="00296411">
        <w:rPr>
          <w:rFonts w:cs="Times New Roman"/>
        </w:rPr>
        <w:t>JupyterLab</w:t>
      </w:r>
      <w:proofErr w:type="spellEnd"/>
      <w:r w:rsidRPr="00296411">
        <w:rPr>
          <w:rFonts w:cs="Times New Roman"/>
        </w:rPr>
        <w:t xml:space="preserve"> — Python </w:t>
      </w:r>
      <w:proofErr w:type="spellStart"/>
      <w:r w:rsidRPr="00296411">
        <w:rPr>
          <w:rFonts w:cs="Times New Roman"/>
        </w:rPr>
        <w:t>Tutorial</w:t>
      </w:r>
      <w:proofErr w:type="spellEnd"/>
      <w:r w:rsidRPr="00296411">
        <w:rPr>
          <w:rFonts w:cs="Times New Roman"/>
        </w:rPr>
        <w:t xml:space="preserve">  И. Шамаев. – URL: https://python.ivan-shamaev.ru/jupiterlab-jupyter-notebook-install-python-tutorial/ (дата обращения: 19.07.2024)  – Текст: электронный.</w:t>
      </w:r>
    </w:p>
    <w:p w14:paraId="2CFB4691" w14:textId="77777777" w:rsidR="00296411" w:rsidRPr="00296411" w:rsidRDefault="00296411" w:rsidP="00296411">
      <w:pPr>
        <w:pStyle w:val="af9"/>
        <w:rPr>
          <w:rFonts w:cs="Times New Roman"/>
        </w:rPr>
      </w:pPr>
      <w:r w:rsidRPr="00296411">
        <w:rPr>
          <w:rFonts w:cs="Times New Roman"/>
        </w:rPr>
        <w:t xml:space="preserve">4. </w:t>
      </w:r>
      <w:proofErr w:type="spellStart"/>
      <w:r w:rsidRPr="00296411">
        <w:rPr>
          <w:rFonts w:cs="Times New Roman"/>
        </w:rPr>
        <w:t>Debugger</w:t>
      </w:r>
      <w:proofErr w:type="spellEnd"/>
      <w:r w:rsidRPr="00296411">
        <w:rPr>
          <w:rFonts w:cs="Times New Roman"/>
        </w:rPr>
        <w:t xml:space="preserve">  </w:t>
      </w:r>
      <w:proofErr w:type="spellStart"/>
      <w:r w:rsidRPr="00296411">
        <w:rPr>
          <w:rFonts w:cs="Times New Roman"/>
        </w:rPr>
        <w:t>JupiterLab</w:t>
      </w:r>
      <w:proofErr w:type="spellEnd"/>
      <w:r w:rsidRPr="00296411">
        <w:rPr>
          <w:rFonts w:cs="Times New Roman"/>
        </w:rPr>
        <w:t>. – URL: https://jupyterlab.readthedocs.io/en/4.1.x/user/debugger.html (дата обращения: 19.07.2024)  – Текст: электронный.</w:t>
      </w:r>
    </w:p>
    <w:p w14:paraId="3ECEF0AF" w14:textId="77777777" w:rsidR="00296411" w:rsidRPr="00296411" w:rsidRDefault="00296411" w:rsidP="00296411">
      <w:pPr>
        <w:pStyle w:val="af9"/>
        <w:rPr>
          <w:rFonts w:cs="Times New Roman"/>
        </w:rPr>
      </w:pPr>
      <w:r w:rsidRPr="00296411">
        <w:rPr>
          <w:rFonts w:cs="Times New Roman"/>
        </w:rPr>
        <w:t xml:space="preserve">5. </w:t>
      </w:r>
      <w:proofErr w:type="spellStart"/>
      <w:r w:rsidRPr="00296411">
        <w:rPr>
          <w:rFonts w:cs="Times New Roman"/>
        </w:rPr>
        <w:t>Anaconda</w:t>
      </w:r>
      <w:proofErr w:type="spellEnd"/>
      <w:r w:rsidRPr="00296411">
        <w:rPr>
          <w:rFonts w:cs="Times New Roman"/>
        </w:rPr>
        <w:t>. – URL: https://www.anaconda.com/ (дата обращения: 19.07.2024)  – Текст: электронный.</w:t>
      </w:r>
    </w:p>
    <w:p w14:paraId="6FCF18CA" w14:textId="6A3E8889" w:rsidR="00B80008" w:rsidRDefault="000A34AC" w:rsidP="00B80008">
      <w:r>
        <w:fldChar w:fldCharType="end"/>
      </w:r>
    </w:p>
    <w:p w14:paraId="4E087E9A" w14:textId="77777777" w:rsidR="00903CAA" w:rsidRDefault="00903CAA" w:rsidP="00B80008"/>
    <w:sectPr w:rsidR="00903CAA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BCC4438" w14:textId="77777777" w:rsidR="00916B25" w:rsidRDefault="00916B25" w:rsidP="002F4228">
      <w:r>
        <w:separator/>
      </w:r>
    </w:p>
  </w:endnote>
  <w:endnote w:type="continuationSeparator" w:id="0">
    <w:p w14:paraId="5D73F7AC" w14:textId="77777777" w:rsidR="00916B25" w:rsidRDefault="00916B25" w:rsidP="002F4228">
      <w:r>
        <w:continuationSeparator/>
      </w:r>
    </w:p>
  </w:endnote>
  <w:endnote w:type="continuationNotice" w:id="1">
    <w:p w14:paraId="7CBED480" w14:textId="77777777" w:rsidR="00916B25" w:rsidRDefault="00916B2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20A53C94-7C66-4735-9406-C620341A2D21}"/>
    <w:embedBold r:id="rId2" w:fontKey="{AABCFAB8-3B59-4CFA-AD1B-43FC44BC4D2D}"/>
    <w:embedItalic r:id="rId3" w:fontKey="{628D0588-4FDD-44D7-9B4E-3DB152CA3AE7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558FB66C-AF8A-49CA-AADC-785E2870977E}"/>
    <w:embedBold r:id="rId5" w:fontKey="{746F21C2-20D9-4033-889E-FAF74D382E6F}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1"/>
      <w:jc w:val="center"/>
    </w:pPr>
  </w:p>
  <w:p w14:paraId="68D8616B" w14:textId="77777777" w:rsidR="002F4228" w:rsidRDefault="002F4228">
    <w:pPr>
      <w:pStyle w:val="a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1"/>
      <w:jc w:val="right"/>
    </w:pPr>
  </w:p>
  <w:p w14:paraId="5F04E653" w14:textId="77777777" w:rsidR="001A44C8" w:rsidRDefault="001A44C8">
    <w:pPr>
      <w:pStyle w:val="a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74400610"/>
      <w:docPartObj>
        <w:docPartGallery w:val="Page Numbers (Bottom of Page)"/>
        <w:docPartUnique/>
      </w:docPartObj>
    </w:sdtPr>
    <w:sdtContent>
      <w:p w14:paraId="0FEB2723" w14:textId="77777777" w:rsidR="004C3D32" w:rsidRDefault="001264CC">
        <w:pPr>
          <w:pStyle w:val="a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  <w:p w14:paraId="41515D9C" w14:textId="0009B82C" w:rsidR="001264CC" w:rsidRDefault="00000000">
        <w:pPr>
          <w:pStyle w:val="af1"/>
          <w:jc w:val="center"/>
        </w:pP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1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A7B67D9" w14:textId="77777777" w:rsidR="00916B25" w:rsidRDefault="00916B25" w:rsidP="002F4228">
      <w:r>
        <w:separator/>
      </w:r>
    </w:p>
  </w:footnote>
  <w:footnote w:type="continuationSeparator" w:id="0">
    <w:p w14:paraId="2847BD58" w14:textId="77777777" w:rsidR="00916B25" w:rsidRDefault="00916B25" w:rsidP="002F4228">
      <w:r>
        <w:continuationSeparator/>
      </w:r>
    </w:p>
  </w:footnote>
  <w:footnote w:type="continuationNotice" w:id="1">
    <w:p w14:paraId="684F9DD7" w14:textId="77777777" w:rsidR="00916B25" w:rsidRDefault="00916B25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9BA3C94"/>
    <w:lvl w:ilvl="0">
      <w:start w:val="1"/>
      <w:numFmt w:val="decimal"/>
      <w:pStyle w:val="First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27B80B54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pStyle w:val="a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FA8C6F94"/>
    <w:lvl w:ilvl="0">
      <w:start w:val="1"/>
      <w:numFmt w:val="decimal"/>
      <w:pStyle w:val="a0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pStyle w:val="a1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40140841"/>
    <w:multiLevelType w:val="multilevel"/>
    <w:tmpl w:val="34445E90"/>
    <w:numStyleLink w:val="20"/>
  </w:abstractNum>
  <w:abstractNum w:abstractNumId="26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0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2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5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37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8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9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 w15:restartNumberingAfterBreak="0">
    <w:nsid w:val="7BD9782D"/>
    <w:multiLevelType w:val="multilevel"/>
    <w:tmpl w:val="34445E90"/>
    <w:styleLink w:val="20"/>
    <w:lvl w:ilvl="0">
      <w:start w:val="1"/>
      <w:numFmt w:val="none"/>
      <w:pStyle w:val="a2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4"/>
  </w:num>
  <w:num w:numId="4" w16cid:durableId="1230656503">
    <w:abstractNumId w:val="8"/>
  </w:num>
  <w:num w:numId="5" w16cid:durableId="1407259871">
    <w:abstractNumId w:val="37"/>
  </w:num>
  <w:num w:numId="6" w16cid:durableId="329455739">
    <w:abstractNumId w:val="3"/>
  </w:num>
  <w:num w:numId="7" w16cid:durableId="2016953347">
    <w:abstractNumId w:val="39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5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2"/>
  </w:num>
  <w:num w:numId="17" w16cid:durableId="455296327">
    <w:abstractNumId w:val="21"/>
  </w:num>
  <w:num w:numId="18" w16cid:durableId="534778242">
    <w:abstractNumId w:val="28"/>
  </w:num>
  <w:num w:numId="19" w16cid:durableId="1485195771">
    <w:abstractNumId w:val="19"/>
  </w:num>
  <w:num w:numId="20" w16cid:durableId="909658719">
    <w:abstractNumId w:val="27"/>
  </w:num>
  <w:num w:numId="21" w16cid:durableId="1264729841">
    <w:abstractNumId w:val="20"/>
  </w:num>
  <w:num w:numId="22" w16cid:durableId="1553418464">
    <w:abstractNumId w:val="33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0"/>
  </w:num>
  <w:num w:numId="28" w16cid:durableId="1828738712">
    <w:abstractNumId w:val="29"/>
  </w:num>
  <w:num w:numId="29" w16cid:durableId="947011394">
    <w:abstractNumId w:val="15"/>
  </w:num>
  <w:num w:numId="30" w16cid:durableId="363293858">
    <w:abstractNumId w:val="38"/>
  </w:num>
  <w:num w:numId="31" w16cid:durableId="587731884">
    <w:abstractNumId w:val="40"/>
  </w:num>
  <w:num w:numId="32" w16cid:durableId="239364187">
    <w:abstractNumId w:val="25"/>
  </w:num>
  <w:num w:numId="33" w16cid:durableId="2057729378">
    <w:abstractNumId w:val="26"/>
  </w:num>
  <w:num w:numId="34" w16cid:durableId="1906918121">
    <w:abstractNumId w:val="31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6"/>
  </w:num>
  <w:num w:numId="38" w16cid:durableId="144128944">
    <w:abstractNumId w:val="16"/>
  </w:num>
  <w:num w:numId="39" w16cid:durableId="14699941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90"/>
  <w:embedTrueTypeFonts/>
  <w:proofState w:spelling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6100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DEA"/>
    <w:rsid w:val="00045597"/>
    <w:rsid w:val="0004643E"/>
    <w:rsid w:val="000468BB"/>
    <w:rsid w:val="000471F6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1992"/>
    <w:rsid w:val="00071C58"/>
    <w:rsid w:val="000724F5"/>
    <w:rsid w:val="00073BA9"/>
    <w:rsid w:val="00073D8C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2258"/>
    <w:rsid w:val="000D3019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16BD2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4DB1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12CB"/>
    <w:rsid w:val="00252E90"/>
    <w:rsid w:val="00253776"/>
    <w:rsid w:val="00254408"/>
    <w:rsid w:val="00254A7F"/>
    <w:rsid w:val="00254E54"/>
    <w:rsid w:val="00255334"/>
    <w:rsid w:val="00255DC5"/>
    <w:rsid w:val="002564DE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C56"/>
    <w:rsid w:val="00305697"/>
    <w:rsid w:val="00305E46"/>
    <w:rsid w:val="0030619D"/>
    <w:rsid w:val="00306668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48EF"/>
    <w:rsid w:val="003351B3"/>
    <w:rsid w:val="00335AC4"/>
    <w:rsid w:val="00335E9C"/>
    <w:rsid w:val="00335F89"/>
    <w:rsid w:val="00337154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5901"/>
    <w:rsid w:val="00366767"/>
    <w:rsid w:val="00366EA3"/>
    <w:rsid w:val="00370F32"/>
    <w:rsid w:val="00372400"/>
    <w:rsid w:val="0037353B"/>
    <w:rsid w:val="0037362D"/>
    <w:rsid w:val="00374069"/>
    <w:rsid w:val="00375B9C"/>
    <w:rsid w:val="00377F39"/>
    <w:rsid w:val="00380056"/>
    <w:rsid w:val="00380A0A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1FC8"/>
    <w:rsid w:val="00394B3D"/>
    <w:rsid w:val="00394E38"/>
    <w:rsid w:val="003951AB"/>
    <w:rsid w:val="00395ADB"/>
    <w:rsid w:val="003A0A9F"/>
    <w:rsid w:val="003A0B1A"/>
    <w:rsid w:val="003A12D2"/>
    <w:rsid w:val="003A1AB7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3365"/>
    <w:rsid w:val="00403B7F"/>
    <w:rsid w:val="0040411F"/>
    <w:rsid w:val="00404297"/>
    <w:rsid w:val="004046E7"/>
    <w:rsid w:val="00404BD3"/>
    <w:rsid w:val="00405868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5023E"/>
    <w:rsid w:val="00450570"/>
    <w:rsid w:val="004517FB"/>
    <w:rsid w:val="0045219C"/>
    <w:rsid w:val="004532A5"/>
    <w:rsid w:val="0045374B"/>
    <w:rsid w:val="00454F28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CD0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E5D"/>
    <w:rsid w:val="004970AB"/>
    <w:rsid w:val="0049752B"/>
    <w:rsid w:val="004975F5"/>
    <w:rsid w:val="004A06C5"/>
    <w:rsid w:val="004A0BB9"/>
    <w:rsid w:val="004A0D9E"/>
    <w:rsid w:val="004A4897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6B4B"/>
    <w:rsid w:val="004E7AFC"/>
    <w:rsid w:val="004E7DDB"/>
    <w:rsid w:val="004F05F9"/>
    <w:rsid w:val="004F1929"/>
    <w:rsid w:val="004F1A4A"/>
    <w:rsid w:val="004F3A34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6C3"/>
    <w:rsid w:val="00517D8C"/>
    <w:rsid w:val="0052041E"/>
    <w:rsid w:val="00521722"/>
    <w:rsid w:val="0052210D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6E7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5168"/>
    <w:rsid w:val="0055555C"/>
    <w:rsid w:val="00556183"/>
    <w:rsid w:val="00556228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544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E1A"/>
    <w:rsid w:val="00605EE1"/>
    <w:rsid w:val="00606551"/>
    <w:rsid w:val="0060763B"/>
    <w:rsid w:val="00610B7C"/>
    <w:rsid w:val="00610E2F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47D8"/>
    <w:rsid w:val="00635FA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1A"/>
    <w:rsid w:val="00692C7C"/>
    <w:rsid w:val="006930D9"/>
    <w:rsid w:val="006932C0"/>
    <w:rsid w:val="00694950"/>
    <w:rsid w:val="0069510D"/>
    <w:rsid w:val="006959D7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D08"/>
    <w:rsid w:val="006B6E6D"/>
    <w:rsid w:val="006B7935"/>
    <w:rsid w:val="006C03E8"/>
    <w:rsid w:val="006C0720"/>
    <w:rsid w:val="006C17FF"/>
    <w:rsid w:val="006C2DDF"/>
    <w:rsid w:val="006C3995"/>
    <w:rsid w:val="006C4FA3"/>
    <w:rsid w:val="006C586D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4089"/>
    <w:rsid w:val="006E52CF"/>
    <w:rsid w:val="006E608E"/>
    <w:rsid w:val="006E609A"/>
    <w:rsid w:val="006E6479"/>
    <w:rsid w:val="006E6C0E"/>
    <w:rsid w:val="006E70D1"/>
    <w:rsid w:val="006E7276"/>
    <w:rsid w:val="006E72F5"/>
    <w:rsid w:val="006F0925"/>
    <w:rsid w:val="006F0C4A"/>
    <w:rsid w:val="006F16F1"/>
    <w:rsid w:val="006F1809"/>
    <w:rsid w:val="006F2890"/>
    <w:rsid w:val="006F30EF"/>
    <w:rsid w:val="006F3F82"/>
    <w:rsid w:val="006F5351"/>
    <w:rsid w:val="006F557E"/>
    <w:rsid w:val="006F56B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AF9"/>
    <w:rsid w:val="007A688B"/>
    <w:rsid w:val="007A72C1"/>
    <w:rsid w:val="007A79E4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67E"/>
    <w:rsid w:val="00836A2B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96E"/>
    <w:rsid w:val="00874B04"/>
    <w:rsid w:val="0087509F"/>
    <w:rsid w:val="0087565A"/>
    <w:rsid w:val="008765E0"/>
    <w:rsid w:val="0088163A"/>
    <w:rsid w:val="00881F69"/>
    <w:rsid w:val="00882A08"/>
    <w:rsid w:val="0088332E"/>
    <w:rsid w:val="00883982"/>
    <w:rsid w:val="00884388"/>
    <w:rsid w:val="00884D95"/>
    <w:rsid w:val="00885994"/>
    <w:rsid w:val="00886CF5"/>
    <w:rsid w:val="0088778B"/>
    <w:rsid w:val="00887961"/>
    <w:rsid w:val="00892643"/>
    <w:rsid w:val="0089265A"/>
    <w:rsid w:val="008955B7"/>
    <w:rsid w:val="00895CF5"/>
    <w:rsid w:val="008961E4"/>
    <w:rsid w:val="008970D9"/>
    <w:rsid w:val="0089729C"/>
    <w:rsid w:val="008A0789"/>
    <w:rsid w:val="008A09EA"/>
    <w:rsid w:val="008A1376"/>
    <w:rsid w:val="008A2965"/>
    <w:rsid w:val="008A306A"/>
    <w:rsid w:val="008A37D6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70B0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7F4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B25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46A4"/>
    <w:rsid w:val="00984C19"/>
    <w:rsid w:val="009917F8"/>
    <w:rsid w:val="00992283"/>
    <w:rsid w:val="0099394F"/>
    <w:rsid w:val="00993DF8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F2"/>
    <w:rsid w:val="009C5556"/>
    <w:rsid w:val="009C584A"/>
    <w:rsid w:val="009C63D6"/>
    <w:rsid w:val="009C64E7"/>
    <w:rsid w:val="009C7FB3"/>
    <w:rsid w:val="009D1649"/>
    <w:rsid w:val="009D2160"/>
    <w:rsid w:val="009D2A50"/>
    <w:rsid w:val="009D36A7"/>
    <w:rsid w:val="009D37E6"/>
    <w:rsid w:val="009D4CE8"/>
    <w:rsid w:val="009D5722"/>
    <w:rsid w:val="009D5F3F"/>
    <w:rsid w:val="009D79A9"/>
    <w:rsid w:val="009E0251"/>
    <w:rsid w:val="009E3667"/>
    <w:rsid w:val="009E38AF"/>
    <w:rsid w:val="009E472F"/>
    <w:rsid w:val="009E7080"/>
    <w:rsid w:val="009E7237"/>
    <w:rsid w:val="009F1AED"/>
    <w:rsid w:val="009F5E22"/>
    <w:rsid w:val="009F5EEB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25A2"/>
    <w:rsid w:val="00A52FDD"/>
    <w:rsid w:val="00A53F43"/>
    <w:rsid w:val="00A54EAD"/>
    <w:rsid w:val="00A551EB"/>
    <w:rsid w:val="00A56696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937"/>
    <w:rsid w:val="00A85BA5"/>
    <w:rsid w:val="00A868DD"/>
    <w:rsid w:val="00A86DD0"/>
    <w:rsid w:val="00A86EEC"/>
    <w:rsid w:val="00A87591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5098"/>
    <w:rsid w:val="00AB5510"/>
    <w:rsid w:val="00AB5977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15A9"/>
    <w:rsid w:val="00AF19FC"/>
    <w:rsid w:val="00AF206C"/>
    <w:rsid w:val="00AF24D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5759"/>
    <w:rsid w:val="00B35C23"/>
    <w:rsid w:val="00B362E8"/>
    <w:rsid w:val="00B366E2"/>
    <w:rsid w:val="00B37322"/>
    <w:rsid w:val="00B37BDB"/>
    <w:rsid w:val="00B40711"/>
    <w:rsid w:val="00B40944"/>
    <w:rsid w:val="00B426AE"/>
    <w:rsid w:val="00B42E6C"/>
    <w:rsid w:val="00B43330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5549"/>
    <w:rsid w:val="00B95A6A"/>
    <w:rsid w:val="00B97C38"/>
    <w:rsid w:val="00BA076F"/>
    <w:rsid w:val="00BA1003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38C"/>
    <w:rsid w:val="00BC699B"/>
    <w:rsid w:val="00BC7287"/>
    <w:rsid w:val="00BC79D7"/>
    <w:rsid w:val="00BC7E0F"/>
    <w:rsid w:val="00BD00E0"/>
    <w:rsid w:val="00BD2165"/>
    <w:rsid w:val="00BD277A"/>
    <w:rsid w:val="00BD300D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405"/>
    <w:rsid w:val="00BF7194"/>
    <w:rsid w:val="00BF7ECF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89A"/>
    <w:rsid w:val="00C43C7A"/>
    <w:rsid w:val="00C44EB4"/>
    <w:rsid w:val="00C4553D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54E2"/>
    <w:rsid w:val="00D55A28"/>
    <w:rsid w:val="00D60F4E"/>
    <w:rsid w:val="00D62690"/>
    <w:rsid w:val="00D62EF6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73DA"/>
    <w:rsid w:val="00DA0AA4"/>
    <w:rsid w:val="00DA10CC"/>
    <w:rsid w:val="00DA17EF"/>
    <w:rsid w:val="00DA1CCB"/>
    <w:rsid w:val="00DA1DC9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95"/>
    <w:rsid w:val="00DE6477"/>
    <w:rsid w:val="00DF027B"/>
    <w:rsid w:val="00DF034D"/>
    <w:rsid w:val="00DF0627"/>
    <w:rsid w:val="00DF0639"/>
    <w:rsid w:val="00DF0B8A"/>
    <w:rsid w:val="00DF275E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5E6"/>
    <w:rsid w:val="00E12AD5"/>
    <w:rsid w:val="00E12E28"/>
    <w:rsid w:val="00E148F4"/>
    <w:rsid w:val="00E148F6"/>
    <w:rsid w:val="00E15B5F"/>
    <w:rsid w:val="00E1633D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1170"/>
    <w:rsid w:val="00E3135E"/>
    <w:rsid w:val="00E32861"/>
    <w:rsid w:val="00E32B2A"/>
    <w:rsid w:val="00E335A6"/>
    <w:rsid w:val="00E33940"/>
    <w:rsid w:val="00E3431A"/>
    <w:rsid w:val="00E34495"/>
    <w:rsid w:val="00E3710A"/>
    <w:rsid w:val="00E3728E"/>
    <w:rsid w:val="00E378F3"/>
    <w:rsid w:val="00E37D14"/>
    <w:rsid w:val="00E413AF"/>
    <w:rsid w:val="00E43FA7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66F1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F8D"/>
    <w:rsid w:val="00EC63D4"/>
    <w:rsid w:val="00ED027D"/>
    <w:rsid w:val="00ED0A8C"/>
    <w:rsid w:val="00ED0C0B"/>
    <w:rsid w:val="00ED0F5C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5965"/>
    <w:rsid w:val="00F5608E"/>
    <w:rsid w:val="00F566A8"/>
    <w:rsid w:val="00F56BB4"/>
    <w:rsid w:val="00F570A6"/>
    <w:rsid w:val="00F575D3"/>
    <w:rsid w:val="00F610E8"/>
    <w:rsid w:val="00F61FA6"/>
    <w:rsid w:val="00F62462"/>
    <w:rsid w:val="00F62AEC"/>
    <w:rsid w:val="00F62DAC"/>
    <w:rsid w:val="00F633D1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34A5"/>
    <w:rsid w:val="00F94383"/>
    <w:rsid w:val="00F96097"/>
    <w:rsid w:val="00F96E06"/>
    <w:rsid w:val="00FA034E"/>
    <w:rsid w:val="00FA0F56"/>
    <w:rsid w:val="00FA1509"/>
    <w:rsid w:val="00FA1B2F"/>
    <w:rsid w:val="00FA2307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3">
    <w:name w:val="Normal"/>
    <w:qFormat/>
    <w:rsid w:val="00454F28"/>
    <w:pPr>
      <w:spacing w:after="0" w:line="360" w:lineRule="auto"/>
      <w:ind w:firstLine="567"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3"/>
    <w:next w:val="a3"/>
    <w:link w:val="11"/>
    <w:uiPriority w:val="9"/>
    <w:qFormat/>
    <w:rsid w:val="004E7AFC"/>
    <w:pPr>
      <w:keepNext/>
      <w:keepLines/>
      <w:numPr>
        <w:numId w:val="28"/>
      </w:numPr>
      <w:spacing w:after="360"/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">
    <w:name w:val="heading 2"/>
    <w:basedOn w:val="a3"/>
    <w:next w:val="a3"/>
    <w:link w:val="21"/>
    <w:uiPriority w:val="9"/>
    <w:unhideWhenUsed/>
    <w:qFormat/>
    <w:rsid w:val="00B34B78"/>
    <w:pPr>
      <w:keepNext/>
      <w:keepLines/>
      <w:numPr>
        <w:ilvl w:val="1"/>
        <w:numId w:val="2"/>
      </w:numPr>
      <w:spacing w:before="480"/>
      <w:contextualSpacing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3"/>
    <w:next w:val="a3"/>
    <w:link w:val="30"/>
    <w:uiPriority w:val="9"/>
    <w:unhideWhenUsed/>
    <w:qFormat/>
    <w:rsid w:val="00E6547C"/>
    <w:pPr>
      <w:keepNext/>
      <w:keepLines/>
      <w:numPr>
        <w:ilvl w:val="2"/>
        <w:numId w:val="2"/>
      </w:numPr>
      <w:spacing w:before="480"/>
      <w:contextualSpacing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character" w:styleId="a7">
    <w:name w:val="line number"/>
    <w:basedOn w:val="a4"/>
    <w:uiPriority w:val="99"/>
    <w:semiHidden/>
    <w:unhideWhenUsed/>
    <w:rsid w:val="00077B2B"/>
  </w:style>
  <w:style w:type="character" w:customStyle="1" w:styleId="11">
    <w:name w:val="Заголовок 1 Знак"/>
    <w:basedOn w:val="a4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8">
    <w:name w:val="TOC Heading"/>
    <w:basedOn w:val="10"/>
    <w:next w:val="a3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3"/>
    <w:next w:val="a3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9">
    <w:name w:val="Hyperlink"/>
    <w:basedOn w:val="a4"/>
    <w:uiPriority w:val="99"/>
    <w:unhideWhenUsed/>
    <w:rsid w:val="006E609A"/>
    <w:rPr>
      <w:color w:val="0563C1" w:themeColor="hyperlink"/>
      <w:u w:val="single"/>
    </w:rPr>
  </w:style>
  <w:style w:type="character" w:customStyle="1" w:styleId="21">
    <w:name w:val="Заголовок 2 Знак"/>
    <w:basedOn w:val="a4"/>
    <w:link w:val="2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2">
    <w:name w:val="toc 2"/>
    <w:basedOn w:val="a3"/>
    <w:next w:val="a3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a">
    <w:name w:val="caption"/>
    <w:basedOn w:val="a3"/>
    <w:next w:val="a3"/>
    <w:link w:val="ab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c">
    <w:name w:val="Картинки"/>
    <w:basedOn w:val="a3"/>
    <w:link w:val="ad"/>
    <w:qFormat/>
    <w:rsid w:val="00541E58"/>
    <w:pPr>
      <w:keepNext/>
      <w:spacing w:before="240" w:line="240" w:lineRule="auto"/>
      <w:ind w:firstLine="0"/>
      <w:jc w:val="center"/>
    </w:pPr>
    <w:rPr>
      <w:noProof/>
    </w:rPr>
  </w:style>
  <w:style w:type="character" w:customStyle="1" w:styleId="ad">
    <w:name w:val="Картинки Знак"/>
    <w:basedOn w:val="a4"/>
    <w:link w:val="ac"/>
    <w:rsid w:val="00541E58"/>
    <w:rPr>
      <w:rFonts w:ascii="Times New Roman" w:hAnsi="Times New Roman"/>
      <w:noProof/>
      <w:color w:val="000000" w:themeColor="text1"/>
      <w:sz w:val="24"/>
    </w:rPr>
  </w:style>
  <w:style w:type="paragraph" w:styleId="ae">
    <w:name w:val="List Paragraph"/>
    <w:basedOn w:val="a3"/>
    <w:uiPriority w:val="34"/>
    <w:qFormat/>
    <w:rsid w:val="00680BB0"/>
    <w:pPr>
      <w:ind w:left="720"/>
      <w:contextualSpacing/>
    </w:pPr>
  </w:style>
  <w:style w:type="character" w:customStyle="1" w:styleId="30">
    <w:name w:val="Заголовок 3 Знак"/>
    <w:basedOn w:val="a4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3"/>
    <w:next w:val="a3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f">
    <w:name w:val="header"/>
    <w:basedOn w:val="a3"/>
    <w:link w:val="af0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0">
    <w:name w:val="Верхний колонтитул Знак"/>
    <w:basedOn w:val="a4"/>
    <w:link w:val="af"/>
    <w:uiPriority w:val="99"/>
    <w:rsid w:val="002F4228"/>
  </w:style>
  <w:style w:type="paragraph" w:styleId="af1">
    <w:name w:val="footer"/>
    <w:basedOn w:val="a3"/>
    <w:link w:val="af2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2">
    <w:name w:val="Нижний колонтитул Знак"/>
    <w:basedOn w:val="a4"/>
    <w:link w:val="af1"/>
    <w:uiPriority w:val="99"/>
    <w:rsid w:val="002F4228"/>
  </w:style>
  <w:style w:type="character" w:styleId="af3">
    <w:name w:val="Unresolved Mention"/>
    <w:basedOn w:val="a4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4">
    <w:name w:val="FollowedHyperlink"/>
    <w:basedOn w:val="a4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5">
    <w:name w:val="Title"/>
    <w:basedOn w:val="a3"/>
    <w:next w:val="a3"/>
    <w:link w:val="af6"/>
    <w:uiPriority w:val="10"/>
    <w:qFormat/>
    <w:rsid w:val="00C634F5"/>
    <w:pPr>
      <w:ind w:firstLine="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6">
    <w:name w:val="Заголовок Знак"/>
    <w:basedOn w:val="a4"/>
    <w:link w:val="af5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">
    <w:name w:val="Subtitle"/>
    <w:basedOn w:val="a3"/>
    <w:next w:val="a3"/>
    <w:link w:val="af7"/>
    <w:uiPriority w:val="11"/>
    <w:qFormat/>
    <w:rsid w:val="00D11B67"/>
    <w:pPr>
      <w:numPr>
        <w:ilvl w:val="1"/>
        <w:numId w:val="36"/>
      </w:numPr>
      <w:spacing w:after="16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4"/>
    <w:link w:val="a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3"/>
    <w:next w:val="a3"/>
    <w:link w:val="afa"/>
    <w:uiPriority w:val="37"/>
    <w:unhideWhenUsed/>
    <w:rsid w:val="002E0957"/>
    <w:pPr>
      <w:spacing w:after="240"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4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3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spacing w:after="360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4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4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CB41DF"/>
    <w:pPr>
      <w:shd w:val="clear" w:color="FFFFFF" w:themeColor="background1" w:fill="FFFFFF" w:themeFill="background1"/>
      <w:spacing w:before="240" w:after="0"/>
      <w:ind w:left="90" w:right="90"/>
      <w:contextualSpacing/>
    </w:pPr>
  </w:style>
  <w:style w:type="character" w:customStyle="1" w:styleId="TXT0">
    <w:name w:val="Команды TXT Знак"/>
    <w:basedOn w:val="afe"/>
    <w:link w:val="TXT"/>
    <w:rsid w:val="00CB41DF"/>
    <w:rPr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6"/>
    <w:uiPriority w:val="99"/>
    <w:semiHidden/>
    <w:unhideWhenUsed/>
    <w:rsid w:val="003F4C8A"/>
  </w:style>
  <w:style w:type="paragraph" w:customStyle="1" w:styleId="msonormal0">
    <w:name w:val="msonormal"/>
    <w:basedOn w:val="a3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3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4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3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4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4"/>
    <w:rsid w:val="003F4C8A"/>
  </w:style>
  <w:style w:type="character" w:styleId="aff1">
    <w:name w:val="Strong"/>
    <w:basedOn w:val="a4"/>
    <w:uiPriority w:val="22"/>
    <w:qFormat/>
    <w:rsid w:val="003F4C8A"/>
    <w:rPr>
      <w:b/>
      <w:bCs/>
    </w:rPr>
  </w:style>
  <w:style w:type="numbering" w:customStyle="1" w:styleId="23">
    <w:name w:val="Нет списка2"/>
    <w:next w:val="a6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7C10E9"/>
    <w:pPr>
      <w:shd w:val="clear" w:color="auto" w:fill="D6DCEA"/>
      <w:spacing w:after="0"/>
      <w:jc w:val="center"/>
    </w:pPr>
    <w:rPr>
      <w:rFonts w:ascii="Arial" w:eastAsia="Times New Roman" w:hAnsi="Arial" w:cs="Arial"/>
      <w:color w:val="24335A"/>
      <w:kern w:val="0"/>
      <w:sz w:val="24"/>
      <w:szCs w:val="24"/>
      <w:lang w:val="en-US" w:eastAsia="ru-RU"/>
      <w14:ligatures w14:val="none"/>
    </w:rPr>
  </w:style>
  <w:style w:type="character" w:customStyle="1" w:styleId="Title0">
    <w:name w:val="Код Title Знак"/>
    <w:basedOn w:val="a4"/>
    <w:link w:val="Title"/>
    <w:rsid w:val="007C10E9"/>
    <w:rPr>
      <w:rFonts w:ascii="Arial" w:eastAsia="Times New Roman" w:hAnsi="Arial" w:cs="Arial"/>
      <w:color w:val="24335A"/>
      <w:kern w:val="0"/>
      <w:sz w:val="24"/>
      <w:szCs w:val="24"/>
      <w:shd w:val="clear" w:color="auto" w:fill="D6DCEA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89729C"/>
    <w:pPr>
      <w:spacing w:before="0"/>
      <w:ind w:left="91" w:right="91"/>
      <w:contextualSpacing w:val="0"/>
    </w:pPr>
    <w:rPr>
      <w:lang w:val="en-US" w:eastAsia="ru-RU"/>
    </w:rPr>
  </w:style>
  <w:style w:type="character" w:customStyle="1" w:styleId="TXT2">
    <w:name w:val="Код TXT Знак"/>
    <w:basedOn w:val="a4"/>
    <w:link w:val="TXT1"/>
    <w:rsid w:val="0089729C"/>
    <w:rPr>
      <w:color w:val="000000" w:themeColor="text1"/>
      <w:sz w:val="24"/>
      <w:shd w:val="clear" w:color="FFFFFF" w:themeColor="background1" w:fill="FFFFFF" w:themeFill="background1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3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4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pPr>
      <w:numPr>
        <w:numId w:val="2"/>
      </w:numPr>
    </w:pPr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4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2">
    <w:name w:val="Главы без нумерации"/>
    <w:basedOn w:val="10"/>
    <w:link w:val="aff3"/>
    <w:qFormat/>
    <w:rsid w:val="004414D6"/>
    <w:pPr>
      <w:numPr>
        <w:numId w:val="32"/>
      </w:numPr>
      <w:ind w:left="0" w:firstLine="567"/>
    </w:pPr>
  </w:style>
  <w:style w:type="character" w:customStyle="1" w:styleId="aff3">
    <w:name w:val="Главы без нумерации Знак"/>
    <w:basedOn w:val="11"/>
    <w:link w:val="a2"/>
    <w:rsid w:val="004414D6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aff4">
    <w:name w:val="Пункт"/>
    <w:basedOn w:val="a3"/>
    <w:link w:val="aff5"/>
    <w:qFormat/>
    <w:rsid w:val="00043488"/>
    <w:pPr>
      <w:spacing w:before="360"/>
    </w:pPr>
    <w:rPr>
      <w:bCs/>
      <w:lang w:eastAsia="ru-RU"/>
    </w:rPr>
  </w:style>
  <w:style w:type="character" w:customStyle="1" w:styleId="aff5">
    <w:name w:val="Пункт Знак"/>
    <w:basedOn w:val="a4"/>
    <w:link w:val="aff4"/>
    <w:rsid w:val="00043488"/>
    <w:rPr>
      <w:rFonts w:ascii="Times New Roman" w:hAnsi="Times New Roman"/>
      <w:bCs/>
      <w:color w:val="000000" w:themeColor="text1"/>
      <w:sz w:val="28"/>
      <w:lang w:eastAsia="ru-RU"/>
    </w:rPr>
  </w:style>
  <w:style w:type="paragraph" w:customStyle="1" w:styleId="a0">
    <w:name w:val="Глава"/>
    <w:basedOn w:val="10"/>
    <w:link w:val="aff6"/>
    <w:qFormat/>
    <w:rsid w:val="00DC3701"/>
    <w:pPr>
      <w:numPr>
        <w:numId w:val="41"/>
      </w:numPr>
    </w:pPr>
  </w:style>
  <w:style w:type="character" w:customStyle="1" w:styleId="aff6">
    <w:name w:val="Глава Знак"/>
    <w:basedOn w:val="11"/>
    <w:link w:val="a0"/>
    <w:rsid w:val="00DC3701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a1">
    <w:name w:val="Подглава"/>
    <w:basedOn w:val="a3"/>
    <w:link w:val="aff7"/>
    <w:qFormat/>
    <w:rsid w:val="00DC3701"/>
    <w:pPr>
      <w:numPr>
        <w:ilvl w:val="1"/>
        <w:numId w:val="41"/>
      </w:numPr>
      <w:spacing w:after="240"/>
    </w:pPr>
    <w:rPr>
      <w:b/>
    </w:rPr>
  </w:style>
  <w:style w:type="character" w:customStyle="1" w:styleId="aff7">
    <w:name w:val="Подглава Знак"/>
    <w:basedOn w:val="a4"/>
    <w:link w:val="a1"/>
    <w:rsid w:val="00DC3701"/>
    <w:rPr>
      <w:rFonts w:ascii="Times New Roman" w:hAnsi="Times New Roman"/>
      <w:b/>
      <w:color w:val="000000" w:themeColor="text1"/>
      <w:sz w:val="28"/>
    </w:rPr>
  </w:style>
  <w:style w:type="paragraph" w:customStyle="1" w:styleId="aff8">
    <w:name w:val="Название рисунка"/>
    <w:basedOn w:val="aa"/>
    <w:link w:val="aff9"/>
    <w:qFormat/>
    <w:rsid w:val="00541E58"/>
    <w:pPr>
      <w:spacing w:line="240" w:lineRule="auto"/>
    </w:pPr>
  </w:style>
  <w:style w:type="character" w:customStyle="1" w:styleId="ab">
    <w:name w:val="Название объекта Знак"/>
    <w:basedOn w:val="a4"/>
    <w:link w:val="aa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b"/>
    <w:link w:val="aff8"/>
    <w:rsid w:val="00541E58"/>
    <w:rPr>
      <w:rFonts w:ascii="Times New Roman" w:hAnsi="Times New Roman"/>
      <w:iCs/>
      <w:color w:val="000000" w:themeColor="text1"/>
      <w:sz w:val="24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684</TotalTime>
  <Pages>8</Pages>
  <Words>1252</Words>
  <Characters>7137</Characters>
  <Application>Microsoft Office Word</Application>
  <DocSecurity>0</DocSecurity>
  <Lines>59</Lines>
  <Paragraphs>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12</cp:revision>
  <cp:lastPrinted>2024-01-03T10:38:00Z</cp:lastPrinted>
  <dcterms:created xsi:type="dcterms:W3CDTF">2023-12-06T05:49:00Z</dcterms:created>
  <dcterms:modified xsi:type="dcterms:W3CDTF">2024-07-19T1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ivbsrZg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